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7390BF5F" w:rsidR="00E81978" w:rsidRDefault="005457C2">
      <w:pPr>
        <w:pStyle w:val="Title"/>
      </w:pPr>
      <w:r>
        <w:t>Assignment</w:t>
      </w:r>
    </w:p>
    <w:p w14:paraId="204F5273" w14:textId="5ABCFC62" w:rsidR="00B823AA" w:rsidRDefault="000B50A6" w:rsidP="00B823AA">
      <w:pPr>
        <w:pStyle w:val="Title2"/>
      </w:pPr>
      <w:r>
        <w:t>[Author’s name]</w:t>
      </w:r>
    </w:p>
    <w:p w14:paraId="1F2B27E0" w14:textId="54BFB040" w:rsidR="00640732" w:rsidRDefault="00640732" w:rsidP="00B823AA">
      <w:pPr>
        <w:pStyle w:val="Title2"/>
      </w:pPr>
      <w:r>
        <w:t>[Institute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6FD83022" w:rsidR="00E81978" w:rsidRDefault="00654A74" w:rsidP="00B823AA">
      <w:pPr>
        <w:pStyle w:val="Title2"/>
      </w:pPr>
      <w:r>
        <w:lastRenderedPageBreak/>
        <w:t>Assignment</w:t>
      </w:r>
    </w:p>
    <w:p w14:paraId="53BB8D0C" w14:textId="2969FE85" w:rsidR="00A36394" w:rsidRDefault="00A36394" w:rsidP="00816E2D">
      <w:pPr>
        <w:pStyle w:val="Title2"/>
        <w:rPr>
          <w:b/>
          <w:bCs/>
        </w:rPr>
      </w:pPr>
      <w:r w:rsidRPr="00816E2D">
        <w:rPr>
          <w:b/>
          <w:bCs/>
        </w:rPr>
        <w:t>Mission Statement</w:t>
      </w:r>
    </w:p>
    <w:p w14:paraId="6255EC5C" w14:textId="38C2EA3D" w:rsidR="000C54B3" w:rsidRDefault="000C54B3" w:rsidP="000C54B3">
      <w:pPr>
        <w:pStyle w:val="Title2"/>
        <w:jc w:val="left"/>
      </w:pPr>
      <w:r>
        <w:rPr>
          <w:b/>
          <w:bCs/>
        </w:rPr>
        <w:tab/>
      </w:r>
      <w:r w:rsidRPr="00D35C57">
        <w:t xml:space="preserve">To successfully establish </w:t>
      </w:r>
      <w:r>
        <w:t>the company’s position as a renewable energy firm that aims to help potential customers through its solar manufacturing product and improved environmental impact.</w:t>
      </w:r>
    </w:p>
    <w:p w14:paraId="28A0FEA7" w14:textId="71D82A68" w:rsidR="000C54B3" w:rsidRPr="00816E2D" w:rsidRDefault="000C54B3" w:rsidP="000C54B3">
      <w:pPr>
        <w:pStyle w:val="Title2"/>
        <w:jc w:val="left"/>
        <w:rPr>
          <w:b/>
          <w:bCs/>
        </w:rPr>
      </w:pPr>
      <w:r>
        <w:tab/>
      </w:r>
      <w:r w:rsidR="009232D9">
        <w:t>The d</w:t>
      </w:r>
      <w:r>
        <w:t xml:space="preserve">evelopment of </w:t>
      </w:r>
      <w:r w:rsidR="009232D9">
        <w:t xml:space="preserve">a </w:t>
      </w:r>
      <w:r>
        <w:t xml:space="preserve">mission statement is recognized as one primary </w:t>
      </w:r>
      <w:r w:rsidR="005D127C">
        <w:t>condition to successful</w:t>
      </w:r>
      <w:r w:rsidR="009232D9">
        <w:t>ly</w:t>
      </w:r>
      <w:r w:rsidR="005D127C">
        <w:t xml:space="preserve"> develop and develop </w:t>
      </w:r>
      <w:r w:rsidR="009232D9">
        <w:t xml:space="preserve">a </w:t>
      </w:r>
      <w:r w:rsidR="005D127C">
        <w:t xml:space="preserve">business idea </w:t>
      </w:r>
      <w:r w:rsidR="009232D9">
        <w:t>for</w:t>
      </w:r>
      <w:r w:rsidR="005D127C">
        <w:t xml:space="preserve"> </w:t>
      </w:r>
      <w:r w:rsidR="009232D9">
        <w:t xml:space="preserve">the </w:t>
      </w:r>
      <w:r w:rsidR="005D127C">
        <w:t xml:space="preserve">potential audience. </w:t>
      </w:r>
      <w:r w:rsidR="003A18F5">
        <w:t xml:space="preserve">It is the explanation of </w:t>
      </w:r>
      <w:r w:rsidR="009232D9">
        <w:t xml:space="preserve">the </w:t>
      </w:r>
      <w:r w:rsidR="003A18F5">
        <w:t xml:space="preserve">central </w:t>
      </w:r>
      <w:r w:rsidR="007B2B7C">
        <w:t>goal of the company that can be achieve</w:t>
      </w:r>
      <w:r w:rsidR="009232D9">
        <w:t>d</w:t>
      </w:r>
      <w:r w:rsidR="007B2B7C">
        <w:t xml:space="preserve"> through </w:t>
      </w:r>
      <w:r w:rsidR="009232D9">
        <w:t xml:space="preserve">the </w:t>
      </w:r>
      <w:r w:rsidR="007B2B7C">
        <w:t>application of sound business strategies</w:t>
      </w:r>
      <w:r w:rsidR="00700753">
        <w:t xml:space="preserve"> </w:t>
      </w:r>
      <w:r w:rsidR="00700753">
        <w:fldChar w:fldCharType="begin"/>
      </w:r>
      <w:r w:rsidR="00700753">
        <w:instrText xml:space="preserve"> ADDIN ZOTERO_ITEM CSL_CITATION {"citationID":"HJ30RZhS","properties":{"formattedCitation":"(Eckmann &amp; Young, 2017)","plainCitation":"(Eckmann &amp; Young, 2017)","noteIndex":0},"citationItems":[{"id":1751,"uris":["http://zotero.org/users/local/7Hi3kAOD/items/6UF72668"],"uri":["http://zotero.org/users/local/7Hi3kAOD/items/6UF72668"],"itemData":{"id":1751,"type":"book","ISBN":"978-0-9982916-8-0","publisher":"Sentia Publishing","title":"Sculpting Rough Ideas Into Elegant Business Plans: Ideas to Action","URL":"https://books.google.com.pk/books?id=IJQtMQAACAAJ","author":[{"family":"Eckmann","given":"H."},{"family":"Young","given":"K."}],"issued":{"date-parts":[["2017"]]}}}],"schema":"https://github.com/citation-style-language/schema/raw/master/csl-citation.json"} </w:instrText>
      </w:r>
      <w:r w:rsidR="00700753">
        <w:fldChar w:fldCharType="separate"/>
      </w:r>
      <w:r w:rsidR="00700753" w:rsidRPr="00700753">
        <w:rPr>
          <w:rFonts w:ascii="Times New Roman" w:hAnsi="Times New Roman" w:cs="Times New Roman"/>
        </w:rPr>
        <w:t>(</w:t>
      </w:r>
      <w:proofErr w:type="spellStart"/>
      <w:r w:rsidR="00700753" w:rsidRPr="00700753">
        <w:rPr>
          <w:rFonts w:ascii="Times New Roman" w:hAnsi="Times New Roman" w:cs="Times New Roman"/>
        </w:rPr>
        <w:t>Eckmann</w:t>
      </w:r>
      <w:proofErr w:type="spellEnd"/>
      <w:r w:rsidR="00700753" w:rsidRPr="00700753">
        <w:rPr>
          <w:rFonts w:ascii="Times New Roman" w:hAnsi="Times New Roman" w:cs="Times New Roman"/>
        </w:rPr>
        <w:t xml:space="preserve"> &amp; Young, 2017)</w:t>
      </w:r>
      <w:r w:rsidR="00700753">
        <w:fldChar w:fldCharType="end"/>
      </w:r>
      <w:r w:rsidR="007B2B7C">
        <w:t xml:space="preserve">. </w:t>
      </w:r>
      <w:r w:rsidR="00357301">
        <w:t xml:space="preserve">The mission statement of the company clearly illustrates that the solar manufacturing organization is keen to obtain and sustain its position as </w:t>
      </w:r>
      <w:r w:rsidR="009232D9">
        <w:t>a</w:t>
      </w:r>
      <w:r w:rsidR="00A30C04">
        <w:t xml:space="preserve"> successful renewable energy firm. </w:t>
      </w:r>
    </w:p>
    <w:p w14:paraId="58C3E29D" w14:textId="6630DAE1" w:rsidR="00A36394" w:rsidRDefault="00816E2D" w:rsidP="00816E2D">
      <w:pPr>
        <w:pStyle w:val="Title2"/>
        <w:rPr>
          <w:b/>
          <w:bCs/>
        </w:rPr>
      </w:pPr>
      <w:r w:rsidRPr="00816E2D">
        <w:rPr>
          <w:b/>
          <w:bCs/>
        </w:rPr>
        <w:t>Ethics and Values</w:t>
      </w:r>
    </w:p>
    <w:p w14:paraId="7B49CEF7" w14:textId="793FF0B9" w:rsidR="00057FE6" w:rsidRDefault="00057FE6" w:rsidP="00057FE6">
      <w:pPr>
        <w:pStyle w:val="Title2"/>
        <w:jc w:val="left"/>
      </w:pPr>
      <w:r w:rsidRPr="00154107">
        <w:tab/>
      </w:r>
      <w:r w:rsidR="00154107" w:rsidRPr="00154107">
        <w:t xml:space="preserve">A proper establishment of </w:t>
      </w:r>
      <w:r w:rsidR="00154107">
        <w:t xml:space="preserve">ethics and organizational values is </w:t>
      </w:r>
      <w:r w:rsidR="0058036F">
        <w:t xml:space="preserve">a </w:t>
      </w:r>
      <w:r w:rsidR="00154107">
        <w:t xml:space="preserve">mandatory condition for the company to establish its position as </w:t>
      </w:r>
      <w:r w:rsidR="0058036F">
        <w:t>a</w:t>
      </w:r>
      <w:r w:rsidR="00154107">
        <w:t xml:space="preserve"> successful innovative organization. </w:t>
      </w:r>
      <w:r w:rsidR="009838AF">
        <w:t xml:space="preserve">It is noteworthy to mention that the </w:t>
      </w:r>
      <w:r w:rsidR="00F57093">
        <w:t xml:space="preserve">company’s ethics and values need to be completely aligned with the overall idea of innovation and </w:t>
      </w:r>
      <w:r w:rsidR="00FA5FFC">
        <w:t>to the industry</w:t>
      </w:r>
      <w:r w:rsidR="001567CE">
        <w:t xml:space="preserve"> </w:t>
      </w:r>
      <w:r w:rsidR="001567CE">
        <w:fldChar w:fldCharType="begin"/>
      </w:r>
      <w:r w:rsidR="001567CE">
        <w:instrText xml:space="preserve"> ADDIN ZOTERO_ITEM CSL_CITATION {"citationID":"DehmSfx9","properties":{"formattedCitation":"(Trevino &amp; Nelson, 2016)","plainCitation":"(Trevino &amp; Nelson, 2016)","noteIndex":0},"citationItems":[{"id":1752,"uris":["http://zotero.org/users/local/7Hi3kAOD/items/ZI8MJJY8"],"uri":["http://zotero.org/users/local/7Hi3kAOD/items/ZI8MJJY8"],"itemData":{"id":1752,"type":"book","ISBN":"1-119-19430-X","publisher":"John Wiley &amp; Sons","title":"Managing business ethics: Straight talk about how to do it right","author":[{"family":"Trevino","given":"Linda K."},{"family":"Nelson","given":"Katherine A."}],"issued":{"date-parts":[["2016"]]}}}],"schema":"https://github.com/citation-style-language/schema/raw/master/csl-citation.json"} </w:instrText>
      </w:r>
      <w:r w:rsidR="001567CE">
        <w:fldChar w:fldCharType="separate"/>
      </w:r>
      <w:r w:rsidR="001567CE" w:rsidRPr="001567CE">
        <w:rPr>
          <w:rFonts w:ascii="Times New Roman" w:hAnsi="Times New Roman" w:cs="Times New Roman"/>
        </w:rPr>
        <w:t>(Trevino &amp; Nelson, 2016)</w:t>
      </w:r>
      <w:r w:rsidR="001567CE">
        <w:fldChar w:fldCharType="end"/>
      </w:r>
      <w:r w:rsidR="00FA5FFC">
        <w:t xml:space="preserve">. </w:t>
      </w:r>
      <w:r w:rsidR="0020480A">
        <w:t xml:space="preserve">The solar manufacturing company is keen </w:t>
      </w:r>
      <w:r w:rsidR="001326A7">
        <w:t xml:space="preserve">to develop moral code for its business that appears in the forms of organizational values and ethics. </w:t>
      </w:r>
      <w:r w:rsidR="006B1D9B">
        <w:t>The a</w:t>
      </w:r>
      <w:r w:rsidR="00864519">
        <w:t xml:space="preserve">doption of specific ethics and values is necessary </w:t>
      </w:r>
      <w:r w:rsidR="006B1D9B">
        <w:t xml:space="preserve">to </w:t>
      </w:r>
      <w:r w:rsidR="00864519">
        <w:t xml:space="preserve">condition for the company </w:t>
      </w:r>
      <w:r w:rsidR="0075267F">
        <w:t xml:space="preserve">to improve workers’ motivation level and successfully achieve business objectives. </w:t>
      </w:r>
    </w:p>
    <w:p w14:paraId="420E48E8" w14:textId="1A68772E" w:rsidR="00E32B17" w:rsidRDefault="00432145" w:rsidP="00057FE6">
      <w:pPr>
        <w:pStyle w:val="Title2"/>
        <w:jc w:val="left"/>
      </w:pPr>
      <w:r>
        <w:tab/>
      </w:r>
      <w:r w:rsidR="00B26227">
        <w:t xml:space="preserve">The central values and ethical </w:t>
      </w:r>
      <w:r w:rsidR="0046410E">
        <w:t>aspects</w:t>
      </w:r>
      <w:r w:rsidR="00B26227">
        <w:t xml:space="preserve"> adopted by the company illustrated as integrity</w:t>
      </w:r>
      <w:r w:rsidR="004B5E56">
        <w:t>, accountability, respect, caring</w:t>
      </w:r>
      <w:r w:rsidR="008F47BF">
        <w:t xml:space="preserve">, and reliability. </w:t>
      </w:r>
      <w:r w:rsidR="00AB7C8F">
        <w:t>The solar manufacturing company is committed to produc</w:t>
      </w:r>
      <w:r w:rsidR="006B1D9B">
        <w:t>ing</w:t>
      </w:r>
      <w:r w:rsidR="00AB7C8F">
        <w:t xml:space="preserve"> solar energy products by focusing</w:t>
      </w:r>
      <w:r w:rsidR="006B1D9B">
        <w:t xml:space="preserve"> on</w:t>
      </w:r>
      <w:r w:rsidR="00AB7C8F">
        <w:t xml:space="preserve"> </w:t>
      </w:r>
      <w:r w:rsidR="005B7BCF">
        <w:t xml:space="preserve">and adopting core values of the potential industry of innovation. </w:t>
      </w:r>
      <w:r w:rsidR="00597AB0">
        <w:t xml:space="preserve">The company is committed to follow market guidelines and enhance its </w:t>
      </w:r>
      <w:r w:rsidR="00597AB0">
        <w:lastRenderedPageBreak/>
        <w:t>market share by adopting the approach of truthfulness and innovation that play</w:t>
      </w:r>
      <w:r w:rsidR="006B1D9B">
        <w:t>s</w:t>
      </w:r>
      <w:r w:rsidR="00597AB0">
        <w:t xml:space="preserve"> </w:t>
      </w:r>
      <w:r w:rsidR="006B1D9B">
        <w:t>a</w:t>
      </w:r>
      <w:r w:rsidR="00597AB0">
        <w:t xml:space="preserve"> positive role for the customers. </w:t>
      </w:r>
      <w:r w:rsidR="0014489C">
        <w:t xml:space="preserve">The ethical domain of accountability is also following by the company in the form of its different business strategies and policies. </w:t>
      </w:r>
      <w:r w:rsidR="004A0836">
        <w:t xml:space="preserve">Furthermore, </w:t>
      </w:r>
      <w:r w:rsidR="006B1D9B">
        <w:t xml:space="preserve">the </w:t>
      </w:r>
      <w:r w:rsidR="004A0836">
        <w:t>adoption of reliability as the central value is also critically consider</w:t>
      </w:r>
      <w:r w:rsidR="006B1D9B">
        <w:t>ed</w:t>
      </w:r>
      <w:r w:rsidR="004A0836">
        <w:t xml:space="preserve"> by the organization </w:t>
      </w:r>
      <w:r w:rsidR="000B5067">
        <w:t xml:space="preserve">when it comes to </w:t>
      </w:r>
      <w:r w:rsidR="006B1D9B">
        <w:t xml:space="preserve">the </w:t>
      </w:r>
      <w:r w:rsidR="000B5067">
        <w:t xml:space="preserve">provision of energy-saving products to the anticipated customers. </w:t>
      </w:r>
    </w:p>
    <w:p w14:paraId="34B0E386" w14:textId="77777777" w:rsidR="00E32B17" w:rsidRDefault="00E32B17">
      <w:r>
        <w:br w:type="page"/>
      </w:r>
    </w:p>
    <w:p w14:paraId="6B7FA1A0" w14:textId="21AFB959" w:rsidR="00432145" w:rsidRPr="00E32B17" w:rsidRDefault="00E32B17" w:rsidP="00E32B17">
      <w:pPr>
        <w:pStyle w:val="Title2"/>
        <w:rPr>
          <w:b/>
          <w:bCs/>
        </w:rPr>
      </w:pPr>
      <w:bookmarkStart w:id="0" w:name="_GoBack"/>
      <w:bookmarkEnd w:id="0"/>
      <w:r w:rsidRPr="00E32B17">
        <w:rPr>
          <w:b/>
          <w:bCs/>
        </w:rPr>
        <w:lastRenderedPageBreak/>
        <w:t>References</w:t>
      </w:r>
    </w:p>
    <w:p w14:paraId="71087715" w14:textId="3D4C7B67" w:rsidR="00E32B17" w:rsidRPr="00E32B17" w:rsidRDefault="00E32B17" w:rsidP="00E32B17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E32B17">
        <w:rPr>
          <w:rFonts w:ascii="Times New Roman" w:hAnsi="Times New Roman" w:cs="Times New Roman"/>
        </w:rPr>
        <w:t>Eckmann</w:t>
      </w:r>
      <w:proofErr w:type="spellEnd"/>
      <w:r w:rsidRPr="00E32B17">
        <w:rPr>
          <w:rFonts w:ascii="Times New Roman" w:hAnsi="Times New Roman" w:cs="Times New Roman"/>
        </w:rPr>
        <w:t xml:space="preserve">, H., &amp; Young, K. (2017). </w:t>
      </w:r>
      <w:r w:rsidRPr="00E32B17">
        <w:rPr>
          <w:rFonts w:ascii="Times New Roman" w:hAnsi="Times New Roman" w:cs="Times New Roman"/>
          <w:i/>
          <w:iCs/>
        </w:rPr>
        <w:t xml:space="preserve">Sculpting Rough Ideas </w:t>
      </w:r>
      <w:proofErr w:type="gramStart"/>
      <w:r w:rsidRPr="00E32B17">
        <w:rPr>
          <w:rFonts w:ascii="Times New Roman" w:hAnsi="Times New Roman" w:cs="Times New Roman"/>
          <w:i/>
          <w:iCs/>
        </w:rPr>
        <w:t>Into</w:t>
      </w:r>
      <w:proofErr w:type="gramEnd"/>
      <w:r w:rsidRPr="00E32B17">
        <w:rPr>
          <w:rFonts w:ascii="Times New Roman" w:hAnsi="Times New Roman" w:cs="Times New Roman"/>
          <w:i/>
          <w:iCs/>
        </w:rPr>
        <w:t xml:space="preserve"> Elegant Business Plans: Ideas to Action</w:t>
      </w:r>
      <w:r w:rsidRPr="00E32B17">
        <w:rPr>
          <w:rFonts w:ascii="Times New Roman" w:hAnsi="Times New Roman" w:cs="Times New Roman"/>
        </w:rPr>
        <w:t xml:space="preserve">. </w:t>
      </w:r>
      <w:proofErr w:type="spellStart"/>
      <w:r w:rsidRPr="00E32B17">
        <w:rPr>
          <w:rFonts w:ascii="Times New Roman" w:hAnsi="Times New Roman" w:cs="Times New Roman"/>
        </w:rPr>
        <w:t>Sentia</w:t>
      </w:r>
      <w:proofErr w:type="spellEnd"/>
      <w:r w:rsidRPr="00E32B17">
        <w:rPr>
          <w:rFonts w:ascii="Times New Roman" w:hAnsi="Times New Roman" w:cs="Times New Roman"/>
        </w:rPr>
        <w:t xml:space="preserve"> Publishing. https://books.google.com/books?id=IJQtMQAACAAJ</w:t>
      </w:r>
    </w:p>
    <w:p w14:paraId="6CCD55D0" w14:textId="77777777" w:rsidR="00E32B17" w:rsidRPr="00E32B17" w:rsidRDefault="00E32B17" w:rsidP="00E32B17">
      <w:pPr>
        <w:pStyle w:val="Bibliography"/>
        <w:rPr>
          <w:rFonts w:ascii="Times New Roman" w:hAnsi="Times New Roman" w:cs="Times New Roman"/>
        </w:rPr>
      </w:pPr>
      <w:r w:rsidRPr="00E32B17">
        <w:rPr>
          <w:rFonts w:ascii="Times New Roman" w:hAnsi="Times New Roman" w:cs="Times New Roman"/>
        </w:rPr>
        <w:t xml:space="preserve">Trevino, L. K., &amp; Nelson, K. A. (2016). </w:t>
      </w:r>
      <w:r w:rsidRPr="00E32B17">
        <w:rPr>
          <w:rFonts w:ascii="Times New Roman" w:hAnsi="Times New Roman" w:cs="Times New Roman"/>
          <w:i/>
          <w:iCs/>
        </w:rPr>
        <w:t>Managing business ethics: Straight talk about how to do it right</w:t>
      </w:r>
      <w:r w:rsidRPr="00E32B17">
        <w:rPr>
          <w:rFonts w:ascii="Times New Roman" w:hAnsi="Times New Roman" w:cs="Times New Roman"/>
        </w:rPr>
        <w:t>. John Wiley &amp; Sons.</w:t>
      </w:r>
    </w:p>
    <w:p w14:paraId="6D663D75" w14:textId="509659D3" w:rsidR="00E32B17" w:rsidRPr="00154107" w:rsidRDefault="00E32B17" w:rsidP="00E32B17">
      <w:pPr>
        <w:pStyle w:val="Title2"/>
        <w:jc w:val="left"/>
      </w:pPr>
      <w:r>
        <w:fldChar w:fldCharType="end"/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8D1C35" w14:textId="77777777" w:rsidR="00031FFD" w:rsidRDefault="00031FFD">
      <w:pPr>
        <w:spacing w:line="240" w:lineRule="auto"/>
      </w:pPr>
      <w:r>
        <w:separator/>
      </w:r>
    </w:p>
    <w:p w14:paraId="58801F7A" w14:textId="77777777" w:rsidR="00031FFD" w:rsidRDefault="00031FFD"/>
  </w:endnote>
  <w:endnote w:type="continuationSeparator" w:id="0">
    <w:p w14:paraId="4CE8F987" w14:textId="77777777" w:rsidR="00031FFD" w:rsidRDefault="00031FFD">
      <w:pPr>
        <w:spacing w:line="240" w:lineRule="auto"/>
      </w:pPr>
      <w:r>
        <w:continuationSeparator/>
      </w:r>
    </w:p>
    <w:p w14:paraId="20B98025" w14:textId="77777777" w:rsidR="00031FFD" w:rsidRDefault="00031FF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F68562" w14:textId="77777777" w:rsidR="00031FFD" w:rsidRDefault="00031FFD">
      <w:pPr>
        <w:spacing w:line="240" w:lineRule="auto"/>
      </w:pPr>
      <w:r>
        <w:separator/>
      </w:r>
    </w:p>
    <w:p w14:paraId="0F67F2CC" w14:textId="77777777" w:rsidR="00031FFD" w:rsidRDefault="00031FFD"/>
  </w:footnote>
  <w:footnote w:type="continuationSeparator" w:id="0">
    <w:p w14:paraId="4957EB10" w14:textId="77777777" w:rsidR="00031FFD" w:rsidRDefault="00031FFD">
      <w:pPr>
        <w:spacing w:line="240" w:lineRule="auto"/>
      </w:pPr>
      <w:r>
        <w:continuationSeparator/>
      </w:r>
    </w:p>
    <w:p w14:paraId="4CE199B5" w14:textId="77777777" w:rsidR="00031FFD" w:rsidRDefault="00031FF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5E683E6C" w:rsidR="00E81978" w:rsidRDefault="00654A74">
    <w:pPr>
      <w:pStyle w:val="Header"/>
    </w:pPr>
    <w:r>
      <w:t>BUSINESS AND MANAGEMENT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5BE3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206E6A80" w:rsidR="00E81978" w:rsidRDefault="005D3A03">
    <w:pPr>
      <w:pStyle w:val="Header"/>
      <w:rPr>
        <w:rStyle w:val="Strong"/>
      </w:rPr>
    </w:pPr>
    <w:r>
      <w:t xml:space="preserve">Running head: </w:t>
    </w:r>
    <w:r w:rsidR="00654A74">
      <w:t>BUSINESS AND MANAGEMENT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95BE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gUAaLy6XiwAAAA="/>
  </w:docVars>
  <w:rsids>
    <w:rsidRoot w:val="005C39B5"/>
    <w:rsid w:val="00031FFD"/>
    <w:rsid w:val="00057FE6"/>
    <w:rsid w:val="000A40AE"/>
    <w:rsid w:val="000B5067"/>
    <w:rsid w:val="000B50A6"/>
    <w:rsid w:val="000C54B3"/>
    <w:rsid w:val="000D3F41"/>
    <w:rsid w:val="001326A7"/>
    <w:rsid w:val="0014489C"/>
    <w:rsid w:val="00154107"/>
    <w:rsid w:val="001567CE"/>
    <w:rsid w:val="0020480A"/>
    <w:rsid w:val="00355DCA"/>
    <w:rsid w:val="00357301"/>
    <w:rsid w:val="003A18F5"/>
    <w:rsid w:val="00432145"/>
    <w:rsid w:val="0046410E"/>
    <w:rsid w:val="004724D7"/>
    <w:rsid w:val="004A0836"/>
    <w:rsid w:val="004B5E56"/>
    <w:rsid w:val="00525BEA"/>
    <w:rsid w:val="005457C2"/>
    <w:rsid w:val="00551A02"/>
    <w:rsid w:val="005534FA"/>
    <w:rsid w:val="0058036F"/>
    <w:rsid w:val="00597AB0"/>
    <w:rsid w:val="005B3A43"/>
    <w:rsid w:val="005B7BCF"/>
    <w:rsid w:val="005C39B5"/>
    <w:rsid w:val="005D127C"/>
    <w:rsid w:val="005D3A03"/>
    <w:rsid w:val="00640732"/>
    <w:rsid w:val="00654A74"/>
    <w:rsid w:val="00695BE3"/>
    <w:rsid w:val="006B1D9B"/>
    <w:rsid w:val="00700753"/>
    <w:rsid w:val="0075267F"/>
    <w:rsid w:val="007B2B7C"/>
    <w:rsid w:val="007D2906"/>
    <w:rsid w:val="008002C0"/>
    <w:rsid w:val="00816E2D"/>
    <w:rsid w:val="00864519"/>
    <w:rsid w:val="008B6C11"/>
    <w:rsid w:val="008C5323"/>
    <w:rsid w:val="008D477A"/>
    <w:rsid w:val="008F47BF"/>
    <w:rsid w:val="009232D9"/>
    <w:rsid w:val="009838AF"/>
    <w:rsid w:val="009A6A3B"/>
    <w:rsid w:val="009E36FF"/>
    <w:rsid w:val="00A30C04"/>
    <w:rsid w:val="00A345C6"/>
    <w:rsid w:val="00A36394"/>
    <w:rsid w:val="00A87A74"/>
    <w:rsid w:val="00AB7C8F"/>
    <w:rsid w:val="00B16657"/>
    <w:rsid w:val="00B26227"/>
    <w:rsid w:val="00B823AA"/>
    <w:rsid w:val="00BA45DB"/>
    <w:rsid w:val="00BF4184"/>
    <w:rsid w:val="00C0601E"/>
    <w:rsid w:val="00C31D30"/>
    <w:rsid w:val="00CD6E39"/>
    <w:rsid w:val="00CF6E91"/>
    <w:rsid w:val="00D85B68"/>
    <w:rsid w:val="00E32B17"/>
    <w:rsid w:val="00E53777"/>
    <w:rsid w:val="00E6004D"/>
    <w:rsid w:val="00E81978"/>
    <w:rsid w:val="00EE5314"/>
    <w:rsid w:val="00EF27E6"/>
    <w:rsid w:val="00F379B7"/>
    <w:rsid w:val="00F525FA"/>
    <w:rsid w:val="00F57093"/>
    <w:rsid w:val="00F652C2"/>
    <w:rsid w:val="00FA5FFC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17</Words>
  <Characters>3522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06T07:52:00Z</dcterms:created>
  <dcterms:modified xsi:type="dcterms:W3CDTF">2020-01-22T07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kvEAqNQt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